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8202395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095DC0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003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BA074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00DD9026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77777777" w:rsidR="00A20790" w:rsidRDefault="00A2079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BA074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5F0D8A92" w14:textId="77777777" w:rsidR="004C42EF" w:rsidRPr="00A20790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</w:p>
    <w:p w14:paraId="5B41F9FF" w14:textId="0D208C26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BA0744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BA074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>
        <w:rPr>
          <w:rFonts w:ascii="Spectral" w:hAnsi="Spectral"/>
          <w:bCs/>
          <w:sz w:val="22"/>
          <w:szCs w:val="22"/>
          <w:lang w:val="en-US"/>
        </w:rPr>
        <w:t>roundtable discussion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/>
          <w:sz w:val="22"/>
          <w:szCs w:val="22"/>
          <w:lang w:val="en-US"/>
        </w:rPr>
        <w:t>H. Nusba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Turpin,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 M. H.,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>,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 Fugelsang,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J. A., &amp; </w:t>
      </w:r>
      <w:r w:rsidRPr="00D65796">
        <w:rPr>
          <w:rFonts w:ascii="Spectral" w:hAnsi="Spectral"/>
          <w:bCs/>
          <w:sz w:val="22"/>
          <w:szCs w:val="22"/>
          <w:lang w:val="en-US"/>
        </w:rPr>
        <w:t>Biale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5EB43DD4" w14:textId="77777777" w:rsidR="00D65796" w:rsidRDefault="00D65796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Insight Program of the Social Sciences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1A3C8D" w14:textId="77777777" w:rsidR="00BA0744" w:rsidRDefault="00BA0744">
      <w:r>
        <w:separator/>
      </w:r>
    </w:p>
  </w:endnote>
  <w:endnote w:type="continuationSeparator" w:id="0">
    <w:p w14:paraId="6532B221" w14:textId="77777777" w:rsidR="00BA0744" w:rsidRDefault="00BA07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altName w:val="Times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A8F9F0" w14:textId="77777777" w:rsidR="00BA0744" w:rsidRDefault="00BA0744">
      <w:r>
        <w:separator/>
      </w:r>
    </w:p>
  </w:footnote>
  <w:footnote w:type="continuationSeparator" w:id="0">
    <w:p w14:paraId="16AE4E7A" w14:textId="77777777" w:rsidR="00BA0744" w:rsidRDefault="00BA074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14</TotalTime>
  <Pages>41</Pages>
  <Words>14117</Words>
  <Characters>80467</Characters>
  <Application>Microsoft Office Word</Application>
  <DocSecurity>0</DocSecurity>
  <Lines>670</Lines>
  <Paragraphs>1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4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63</cp:revision>
  <cp:lastPrinted>2021-05-26T01:55:00Z</cp:lastPrinted>
  <dcterms:created xsi:type="dcterms:W3CDTF">2021-03-19T00:08:00Z</dcterms:created>
  <dcterms:modified xsi:type="dcterms:W3CDTF">2021-10-19T2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